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7C423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7C4235"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7C423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7C423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7C4235"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7C4235"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7C4235"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7C4235"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7C4235"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fldChar w:fldCharType="end"/>
          </w:r>
        </w:p>
        <w:p w14:paraId="4A37BA8B" w14:textId="4517FA36" w:rsidR="008A3AD8" w:rsidRPr="00B12BAC" w:rsidRDefault="007C4235"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4"/>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8"/>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9"/>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0"/>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1"/>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 xml:space="preserve">deficit in agricultural labor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t>2.52 Parachute method</w:t>
      </w:r>
      <w:bookmarkEnd w:id="15"/>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AE5EBA" w:rsidRDefault="002E71EE" w:rsidP="00280869">
      <w:pPr>
        <w:pStyle w:val="Heading4"/>
        <w:spacing w:line="480" w:lineRule="auto"/>
        <w:jc w:val="both"/>
        <w:rPr>
          <w:rFonts w:ascii="Times New Roman" w:hAnsi="Times New Roman" w:cs="Times New Roman"/>
          <w:b/>
          <w:i w:val="0"/>
          <w:color w:val="4472C4" w:themeColor="accent1"/>
          <w:sz w:val="24"/>
          <w:szCs w:val="24"/>
        </w:rPr>
      </w:pPr>
      <w:bookmarkStart w:id="17" w:name="_Toc531804676"/>
      <w:r w:rsidRPr="00AE5EBA">
        <w:rPr>
          <w:rFonts w:ascii="Times New Roman" w:hAnsi="Times New Roman" w:cs="Times New Roman"/>
          <w:b/>
          <w:i w:val="0"/>
          <w:color w:val="4472C4" w:themeColor="accent1"/>
          <w:sz w:val="24"/>
          <w:szCs w:val="24"/>
        </w:rPr>
        <w:t>2.531 Transplanter</w:t>
      </w:r>
      <w:bookmarkEnd w:id="17"/>
      <w:r w:rsidRPr="00AE5EBA">
        <w:rPr>
          <w:rFonts w:ascii="Times New Roman" w:hAnsi="Times New Roman" w:cs="Times New Roman"/>
          <w:b/>
          <w:i w:val="0"/>
          <w:color w:val="4472C4" w:themeColor="accent1"/>
          <w:sz w:val="24"/>
          <w:szCs w:val="24"/>
        </w:rPr>
        <w:t xml:space="preserve"> </w:t>
      </w:r>
    </w:p>
    <w:p w14:paraId="65C60E1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d et al., 2015;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ayleys empowers greater productivity via mechanised rice transplanter | FT Online,” 2013; Singh and Rao, 201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A1833D7"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re are mainly two types of rice transplanters used by the farmers as Manual Transplanter and Mechanical Transplanter. The manual and mechanical transplanters reduced the labor </w:t>
      </w:r>
      <w:r w:rsidRPr="00AE5EBA">
        <w:rPr>
          <w:rFonts w:ascii="Times New Roman" w:hAnsi="Times New Roman" w:cs="Times New Roman"/>
          <w:color w:val="4472C4" w:themeColor="accent1"/>
          <w:sz w:val="24"/>
          <w:szCs w:val="24"/>
        </w:rPr>
        <w:lastRenderedPageBreak/>
        <w:t xml:space="preserve">requirement from 75-80% and the cost of transplanting from 45-80%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Das","given":"F C","non-dropping-particle":"","parse-names":false,"suffix":""}],"container-title":"Rice Knowledge Management P ortal,</w:instrText>
      </w:r>
      <w:r w:rsidRPr="00AE5EBA">
        <w:rPr>
          <w:rFonts w:ascii="Cambria Math" w:hAnsi="Cambria Math" w:cs="Cambria Math"/>
          <w:color w:val="4472C4" w:themeColor="accent1"/>
          <w:sz w:val="24"/>
          <w:szCs w:val="24"/>
        </w:rPr>
        <w:instrText>〈</w:instrText>
      </w:r>
      <w:r w:rsidRPr="00AE5EBA">
        <w:rPr>
          <w:rFonts w:ascii="Times New Roman" w:hAnsi="Times New Roman" w:cs="Times New Roman"/>
          <w:color w:val="4472C4" w:themeColor="accent1"/>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Das, 2012)</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rice transplanters are first introduced at 1960 by the Japa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Pradhan and Mohanty,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0D89BFF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E5EBA">
        <w:rPr>
          <w:rFonts w:ascii="Times New Roman" w:hAnsi="Times New Roman" w:cs="Times New Roman"/>
          <w:color w:val="4472C4" w:themeColor="accent1"/>
          <w:sz w:val="24"/>
          <w:szCs w:val="24"/>
        </w:rPr>
        <w:t>inorder</w:t>
      </w:r>
      <w:proofErr w:type="spellEnd"/>
      <w:r w:rsidRPr="00AE5EBA">
        <w:rPr>
          <w:rFonts w:ascii="Times New Roman" w:hAnsi="Times New Roman" w:cs="Times New Roman"/>
          <w:color w:val="4472C4" w:themeColor="accent1"/>
          <w:sz w:val="24"/>
          <w:szCs w:val="24"/>
        </w:rPr>
        <w:t xml:space="preserve"> to maintain the economical consistency which occurs due to the transposition of the manpower from agriculture towards the industry and service secto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 K. M. S. Islam et al., 2016; Tripathi et al., 200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sidRPr="00AE5EBA">
        <w:rPr>
          <w:rFonts w:ascii="Times New Roman" w:hAnsi="Times New Roman" w:cs="Times New Roman"/>
          <w:color w:val="4472C4" w:themeColor="accent1"/>
          <w:sz w:val="24"/>
          <w:szCs w:val="24"/>
        </w:rPr>
        <w:lastRenderedPageBreak/>
        <w:t xml:space="preserve">the seedlings in the puddled soil at uniform depth and spacing which increased the number of tillers and ultimately increased the rice y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lizadeh et al., 2011; A. K. M. S. Islam et al., 2015; A. K. M.S. Islam et al., 2015; Islam and Khan, 2017; “Present status of Rice Transplanter use for Paddy Cultivation in Bangladesh,” 2013; Singh and Rao, 2010; Singh and Vasta, 200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896EA34" w14:textId="57453E1A"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Vasudevan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anes et al.,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r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nd also the labor requirement is reduced to 2 man days per hectare whereas for manual transplanting  required 32 man days of labor per hectare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urumkar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66C5F10" w14:textId="613C8996" w:rsidR="002E71EE" w:rsidRPr="00AE5EBA" w:rsidRDefault="002E71EE" w:rsidP="00280869">
      <w:pPr>
        <w:spacing w:after="120" w:line="480" w:lineRule="auto"/>
        <w:jc w:val="both"/>
        <w:rPr>
          <w:rFonts w:ascii="Times New Roman" w:hAnsi="Times New Roman" w:cs="Times New Roman"/>
          <w:color w:val="4472C4" w:themeColor="accent1"/>
          <w:sz w:val="24"/>
          <w:szCs w:val="24"/>
        </w:rPr>
      </w:pPr>
    </w:p>
    <w:p w14:paraId="6A7735F4" w14:textId="317707C2" w:rsidR="002E71EE" w:rsidRPr="00AE5EBA" w:rsidRDefault="002E71EE" w:rsidP="00280869">
      <w:pPr>
        <w:spacing w:after="120" w:line="480" w:lineRule="auto"/>
        <w:jc w:val="both"/>
        <w:rPr>
          <w:rFonts w:ascii="Times New Roman" w:hAnsi="Times New Roman" w:cs="Times New Roman"/>
          <w:color w:val="4472C4" w:themeColor="accent1"/>
          <w:sz w:val="24"/>
          <w:szCs w:val="24"/>
        </w:rPr>
      </w:pPr>
    </w:p>
    <w:p w14:paraId="3E717D76" w14:textId="77777777" w:rsidR="004E6197" w:rsidRDefault="004E6197"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AE5EBA" w:rsidRDefault="00E410DD" w:rsidP="004E6197">
      <w:pPr>
        <w:pStyle w:val="Heading4"/>
        <w:spacing w:line="480" w:lineRule="auto"/>
        <w:jc w:val="both"/>
        <w:rPr>
          <w:rFonts w:ascii="Times New Roman" w:hAnsi="Times New Roman" w:cs="Times New Roman"/>
          <w:b/>
          <w:i w:val="0"/>
          <w:color w:val="4472C4" w:themeColor="accent1"/>
          <w:sz w:val="24"/>
          <w:szCs w:val="24"/>
        </w:rPr>
      </w:pPr>
      <w:bookmarkStart w:id="18" w:name="_Toc531804677"/>
      <w:r w:rsidRPr="00AE5EBA">
        <w:rPr>
          <w:rFonts w:ascii="Times New Roman" w:hAnsi="Times New Roman" w:cs="Times New Roman"/>
          <w:b/>
          <w:i w:val="0"/>
          <w:color w:val="4472C4" w:themeColor="accent1"/>
          <w:sz w:val="24"/>
          <w:szCs w:val="24"/>
        </w:rPr>
        <w:lastRenderedPageBreak/>
        <w:t>2.532 Problems with Mechanical Transplanting in Sri Lanka</w:t>
      </w:r>
      <w:bookmarkEnd w:id="18"/>
    </w:p>
    <w:p w14:paraId="07C2C8E2"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Illangakoon et al.,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56A1392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 Pradhan and Mohanty, 2014;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government should pay attention to give subsidies to the farmers on machinery, trays in order to induce the farmers more on mechanic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griculture et al., 2015; Farooq et al., 2001; Guru et al., 2018; Mahbubur Rashid et al., 2015; Senthilkumar and Naik, 2016; “Standardization of Media for Tray,”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02197538"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w:t>
      </w:r>
      <w:r w:rsidRPr="00AE5EBA">
        <w:rPr>
          <w:rFonts w:ascii="Times New Roman" w:hAnsi="Times New Roman" w:cs="Times New Roman"/>
          <w:color w:val="4472C4" w:themeColor="accent1"/>
          <w:sz w:val="24"/>
          <w:szCs w:val="24"/>
        </w:rPr>
        <w:lastRenderedPageBreak/>
        <w:t xml:space="preserve">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25B28ABC"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Islam et al., 2015; Islam and Khan,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aruah et al., 2001; 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4D811A47"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lastRenderedPageBreak/>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6CD9E75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Sangeetha and Baskar,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 IRRI-PAK Agri. Machinery Program, 1978; Khan et al., 1979; Sangeetha and Baskar,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7E8BD9E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introduced recently the studies on use of mechanical transplanter to increase the yield of rice under Sri Lankan conditions have not yet been investigated properly, still under studie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Illangakoon et al., 2017; “Sri Lanka as a Rice Exporting Country: Possibilities and </w:t>
      </w:r>
      <w:r w:rsidRPr="00AE5EBA">
        <w:rPr>
          <w:rFonts w:ascii="Times New Roman" w:hAnsi="Times New Roman" w:cs="Times New Roman"/>
          <w:noProof/>
          <w:color w:val="4472C4" w:themeColor="accent1"/>
          <w:sz w:val="24"/>
          <w:szCs w:val="24"/>
        </w:rPr>
        <w:lastRenderedPageBreak/>
        <w:t>Problems,” 2011)</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griculture et al., 2015; Mahbubur Rashi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1F87F78C" w14:textId="152356BA" w:rsidR="002E71EE" w:rsidRPr="00AE5EBA" w:rsidRDefault="002E71EE" w:rsidP="00280869">
      <w:pPr>
        <w:spacing w:line="480" w:lineRule="auto"/>
        <w:jc w:val="both"/>
        <w:rPr>
          <w:rFonts w:ascii="Times New Roman" w:hAnsi="Times New Roman" w:cs="Times New Roman"/>
          <w:color w:val="4472C4" w:themeColor="accent1"/>
          <w:sz w:val="24"/>
          <w:szCs w:val="24"/>
        </w:rPr>
      </w:pPr>
    </w:p>
    <w:p w14:paraId="7AAFB706" w14:textId="333FA7ED" w:rsidR="003A0AE0" w:rsidRPr="00AE5EBA" w:rsidRDefault="003A0AE0" w:rsidP="00280869">
      <w:pPr>
        <w:pStyle w:val="Heading2"/>
        <w:jc w:val="both"/>
        <w:rPr>
          <w:rFonts w:ascii="Times New Roman" w:hAnsi="Times New Roman" w:cs="Times New Roman"/>
          <w:b/>
          <w:color w:val="4472C4" w:themeColor="accent1"/>
          <w:sz w:val="24"/>
          <w:szCs w:val="24"/>
        </w:rPr>
      </w:pPr>
      <w:bookmarkStart w:id="19" w:name="_Toc531804678"/>
      <w:r w:rsidRPr="00AE5EBA">
        <w:rPr>
          <w:rFonts w:ascii="Times New Roman" w:hAnsi="Times New Roman" w:cs="Times New Roman"/>
          <w:b/>
          <w:color w:val="4472C4" w:themeColor="accent1"/>
          <w:sz w:val="24"/>
          <w:szCs w:val="24"/>
        </w:rPr>
        <w:t>2.6 Seeding rate</w:t>
      </w:r>
      <w:bookmarkEnd w:id="19"/>
    </w:p>
    <w:p w14:paraId="420D4E80" w14:textId="6D69F285"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Seeding rate can be defined as the amount of seeds required to</w:t>
      </w:r>
      <w:r w:rsidR="00A272D4">
        <w:rPr>
          <w:rFonts w:ascii="Times New Roman" w:hAnsi="Times New Roman" w:cs="Times New Roman"/>
          <w:color w:val="4472C4" w:themeColor="accent1"/>
          <w:sz w:val="24"/>
          <w:szCs w:val="24"/>
        </w:rPr>
        <w:t xml:space="preserve"> </w:t>
      </w:r>
      <w:r w:rsidRPr="00AE5EBA">
        <w:rPr>
          <w:rFonts w:ascii="Times New Roman" w:hAnsi="Times New Roman" w:cs="Times New Roman"/>
          <w:color w:val="4472C4" w:themeColor="accent1"/>
          <w:sz w:val="24"/>
          <w:szCs w:val="24"/>
        </w:rPr>
        <w:t>ac</w:t>
      </w:r>
      <w:r w:rsidR="00A272D4">
        <w:rPr>
          <w:rFonts w:ascii="Times New Roman" w:hAnsi="Times New Roman" w:cs="Times New Roman"/>
          <w:color w:val="4472C4" w:themeColor="accent1"/>
          <w:sz w:val="24"/>
          <w:szCs w:val="24"/>
        </w:rPr>
        <w:t>h</w:t>
      </w:r>
      <w:r w:rsidRPr="00AE5EBA">
        <w:rPr>
          <w:rFonts w:ascii="Times New Roman" w:hAnsi="Times New Roman" w:cs="Times New Roman"/>
          <w:color w:val="4472C4" w:themeColor="accent1"/>
          <w:sz w:val="24"/>
          <w:szCs w:val="24"/>
        </w:rPr>
        <w:t xml:space="preserve">ieve the adequate seedling density in the nursery bed or the f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ouisiana, 2009)</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Better seeding density is an important factor to consider among the components of nursery management practices for vigorous plant growth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3895EF1" w14:textId="034F9550"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 </w:t>
      </w:r>
      <w:r w:rsidR="0026135F" w:rsidRPr="00AE5EBA">
        <w:rPr>
          <w:rFonts w:ascii="Times New Roman" w:hAnsi="Times New Roman" w:cs="Times New Roman"/>
          <w:color w:val="4472C4" w:themeColor="accent1"/>
          <w:sz w:val="24"/>
          <w:szCs w:val="24"/>
        </w:rPr>
        <w:t xml:space="preserve">The method of crop establishment preferred by the farmers has an direct impact on the seeding rate as it changes accordingly </w:t>
      </w:r>
      <w:r w:rsidR="0026135F" w:rsidRPr="00AE5EBA">
        <w:rPr>
          <w:rFonts w:ascii="Times New Roman" w:hAnsi="Times New Roman" w:cs="Times New Roman"/>
          <w:color w:val="4472C4" w:themeColor="accent1"/>
          <w:sz w:val="24"/>
          <w:szCs w:val="24"/>
        </w:rPr>
        <w:fldChar w:fldCharType="begin" w:fldLock="1"/>
      </w:r>
      <w:r w:rsidR="00376A1A" w:rsidRPr="00AE5EBA">
        <w:rPr>
          <w:rFonts w:ascii="Times New Roman" w:hAnsi="Times New Roman" w:cs="Times New Roman"/>
          <w:color w:val="4472C4" w:themeColor="accent1"/>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sidRPr="00AE5EBA">
        <w:rPr>
          <w:rFonts w:ascii="Times New Roman" w:hAnsi="Times New Roman" w:cs="Times New Roman"/>
          <w:color w:val="4472C4" w:themeColor="accent1"/>
          <w:sz w:val="24"/>
          <w:szCs w:val="24"/>
        </w:rPr>
        <w:fldChar w:fldCharType="separate"/>
      </w:r>
      <w:r w:rsidR="0026135F" w:rsidRPr="00AE5EBA">
        <w:rPr>
          <w:rFonts w:ascii="Times New Roman" w:hAnsi="Times New Roman" w:cs="Times New Roman"/>
          <w:noProof/>
          <w:color w:val="4472C4" w:themeColor="accent1"/>
          <w:sz w:val="24"/>
          <w:szCs w:val="24"/>
        </w:rPr>
        <w:t>(Bautista and Javier, 2008)</w:t>
      </w:r>
      <w:r w:rsidR="0026135F" w:rsidRPr="00AE5EBA">
        <w:rPr>
          <w:rFonts w:ascii="Times New Roman" w:hAnsi="Times New Roman" w:cs="Times New Roman"/>
          <w:color w:val="4472C4" w:themeColor="accent1"/>
          <w:sz w:val="24"/>
          <w:szCs w:val="24"/>
        </w:rPr>
        <w:fldChar w:fldCharType="end"/>
      </w:r>
      <w:r w:rsidR="0026135F" w:rsidRPr="00AE5EBA">
        <w:rPr>
          <w:rFonts w:ascii="Times New Roman" w:hAnsi="Times New Roman" w:cs="Times New Roman"/>
          <w:color w:val="4472C4" w:themeColor="accent1"/>
          <w:sz w:val="24"/>
          <w:szCs w:val="24"/>
        </w:rPr>
        <w:t xml:space="preserve">. </w:t>
      </w:r>
      <w:r w:rsidRPr="00AE5EBA">
        <w:rPr>
          <w:rFonts w:ascii="Times New Roman" w:hAnsi="Times New Roman" w:cs="Times New Roman"/>
          <w:color w:val="4472C4" w:themeColor="accent1"/>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b/>
          <w:color w:val="4472C4" w:themeColor="accent1"/>
          <w:sz w:val="24"/>
          <w:szCs w:val="24"/>
        </w:rPr>
        <w:fldChar w:fldCharType="begin" w:fldLock="1"/>
      </w:r>
      <w:r w:rsidR="000B33CD" w:rsidRPr="00AE5EBA">
        <w:rPr>
          <w:rFonts w:ascii="Times New Roman" w:hAnsi="Times New Roman" w:cs="Times New Roman"/>
          <w:b/>
          <w:color w:val="4472C4" w:themeColor="accent1"/>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E5EBA">
        <w:rPr>
          <w:rFonts w:ascii="Times New Roman" w:hAnsi="Times New Roman" w:cs="Times New Roman"/>
          <w:b/>
          <w:color w:val="4472C4" w:themeColor="accent1"/>
          <w:sz w:val="24"/>
          <w:szCs w:val="24"/>
        </w:rPr>
        <w:fldChar w:fldCharType="separate"/>
      </w:r>
      <w:r w:rsidR="00923EFC" w:rsidRPr="00AE5EBA">
        <w:rPr>
          <w:rFonts w:ascii="Times New Roman" w:hAnsi="Times New Roman" w:cs="Times New Roman"/>
          <w:noProof/>
          <w:color w:val="4472C4" w:themeColor="accent1"/>
          <w:sz w:val="24"/>
          <w:szCs w:val="24"/>
        </w:rPr>
        <w:t>(A. K. M.S. Islam et al., 2015; Islam and Khan, 2017)</w:t>
      </w:r>
      <w:r w:rsidRPr="00AE5EBA">
        <w:rPr>
          <w:rFonts w:ascii="Times New Roman" w:hAnsi="Times New Roman" w:cs="Times New Roman"/>
          <w:b/>
          <w:color w:val="4472C4" w:themeColor="accent1"/>
          <w:sz w:val="24"/>
          <w:szCs w:val="24"/>
        </w:rPr>
        <w:fldChar w:fldCharType="end"/>
      </w:r>
      <w:r w:rsidR="0026135F" w:rsidRPr="00AE5EBA">
        <w:rPr>
          <w:rFonts w:ascii="Times New Roman" w:hAnsi="Times New Roman" w:cs="Times New Roman"/>
          <w:b/>
          <w:color w:val="4472C4" w:themeColor="accent1"/>
          <w:sz w:val="24"/>
          <w:szCs w:val="24"/>
        </w:rPr>
        <w: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color w:val="4472C4" w:themeColor="accent1"/>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E5EBA">
        <w:rPr>
          <w:rFonts w:ascii="Times New Roman" w:hAnsi="Times New Roman" w:cs="Times New Roman"/>
          <w:color w:val="4472C4" w:themeColor="accent1"/>
          <w:sz w:val="24"/>
          <w:szCs w:val="24"/>
        </w:rPr>
        <w:fldChar w:fldCharType="begin" w:fldLock="1"/>
      </w:r>
      <w:r w:rsidR="00DA0867" w:rsidRPr="00AE5EBA">
        <w:rPr>
          <w:rFonts w:ascii="Times New Roman" w:hAnsi="Times New Roman" w:cs="Times New Roman"/>
          <w:color w:val="4472C4" w:themeColor="accent1"/>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0B33CD" w:rsidRPr="00AE5EBA">
        <w:rPr>
          <w:rFonts w:ascii="Times New Roman" w:hAnsi="Times New Roman" w:cs="Times New Roman"/>
          <w:noProof/>
          <w:color w:val="4472C4" w:themeColor="accent1"/>
          <w:sz w:val="24"/>
          <w:szCs w:val="24"/>
        </w:rPr>
        <w:t>(Alizadeh et al., 2011; Columbia and Division, 2013; A. Islam et al., 2016; A. K. M.S. Islam et al., 2015; Islam and Khan, 2017)</w:t>
      </w:r>
      <w:r w:rsidRPr="00AE5EBA">
        <w:rPr>
          <w:rFonts w:ascii="Times New Roman" w:hAnsi="Times New Roman" w:cs="Times New Roman"/>
          <w:color w:val="4472C4" w:themeColor="accent1"/>
          <w:sz w:val="24"/>
          <w:szCs w:val="24"/>
        </w:rPr>
        <w:fldChar w:fldCharType="end"/>
      </w:r>
    </w:p>
    <w:p w14:paraId="180C003F" w14:textId="3E80A61F"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The seeding rate is having an influence naturally on the growth and the density of seedlings in the nursery. The thin sowing seeds give strong,</w:t>
      </w:r>
      <w:r w:rsidR="000A7D27">
        <w:rPr>
          <w:rFonts w:ascii="Times New Roman" w:hAnsi="Times New Roman" w:cs="Times New Roman"/>
          <w:color w:val="4472C4" w:themeColor="accent1"/>
          <w:sz w:val="24"/>
          <w:szCs w:val="24"/>
        </w:rPr>
        <w:t xml:space="preserve"> tall, </w:t>
      </w:r>
      <w:bookmarkStart w:id="20" w:name="_GoBack"/>
      <w:bookmarkEnd w:id="20"/>
      <w:r w:rsidRPr="00AE5EBA">
        <w:rPr>
          <w:rFonts w:ascii="Times New Roman" w:hAnsi="Times New Roman" w:cs="Times New Roman"/>
          <w:color w:val="4472C4" w:themeColor="accent1"/>
          <w:sz w:val="24"/>
          <w:szCs w:val="24"/>
        </w:rPr>
        <w:t xml:space="preserve">vigorous, tillered seedlings that can withstand over the adverse climatic conditions with better stand of plants after field establishment whereas the thick sowing produced thin, weak seedlings without tillers that </w:t>
      </w:r>
      <w:r w:rsidRPr="00AE5EBA">
        <w:rPr>
          <w:rFonts w:ascii="Times New Roman" w:hAnsi="Times New Roman" w:cs="Times New Roman"/>
          <w:color w:val="4472C4" w:themeColor="accent1"/>
          <w:sz w:val="24"/>
          <w:szCs w:val="24"/>
        </w:rPr>
        <w:lastRenderedPageBreak/>
        <w:t xml:space="preserve">susceptible highly for the transplanting shock which retarded the growth of plants after field establishment </w:t>
      </w:r>
      <w:r w:rsidRPr="00AE5EBA">
        <w:rPr>
          <w:rFonts w:ascii="Times New Roman" w:hAnsi="Times New Roman" w:cs="Times New Roman"/>
          <w:color w:val="4472C4" w:themeColor="accent1"/>
          <w:sz w:val="24"/>
          <w:szCs w:val="24"/>
        </w:rPr>
        <w:fldChar w:fldCharType="begin" w:fldLock="1"/>
      </w:r>
      <w:r w:rsidR="00DA0867" w:rsidRPr="00AE5EBA">
        <w:rPr>
          <w:rFonts w:ascii="Times New Roman" w:hAnsi="Times New Roman" w:cs="Times New Roman"/>
          <w:color w:val="4472C4" w:themeColor="accent1"/>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ossain et al., 2002; Oparka and Gates, 1982; Sarwar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6B879024" w14:textId="126412AE" w:rsidR="00220439"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 Panda et al., 1991; Sarwar et al., 2014; Singh et al., 200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ccording to the </w:t>
      </w:r>
      <w:r w:rsidRPr="00AE5EBA">
        <w:rPr>
          <w:rFonts w:ascii="Times New Roman" w:hAnsi="Times New Roman" w:cs="Times New Roman"/>
          <w:color w:val="4472C4" w:themeColor="accent1"/>
          <w:sz w:val="24"/>
          <w:szCs w:val="24"/>
        </w:rPr>
        <w:fldChar w:fldCharType="begin" w:fldLock="1"/>
      </w:r>
      <w:r w:rsidR="000B33CD" w:rsidRPr="00AE5EBA">
        <w:rPr>
          <w:rFonts w:ascii="Times New Roman" w:hAnsi="Times New Roman" w:cs="Times New Roman"/>
          <w:color w:val="4472C4" w:themeColor="accent1"/>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 Islam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Pr="00AE5EBA" w:rsidRDefault="000B33CD" w:rsidP="00280869">
      <w:pPr>
        <w:spacing w:line="480" w:lineRule="auto"/>
        <w:jc w:val="both"/>
        <w:rPr>
          <w:color w:val="4472C4" w:themeColor="accent1"/>
        </w:rPr>
      </w:pPr>
    </w:p>
    <w:p w14:paraId="09212C57" w14:textId="77777777" w:rsidR="00BC49AA" w:rsidRPr="00AE5EBA" w:rsidRDefault="00BC49AA" w:rsidP="00280869">
      <w:pPr>
        <w:pStyle w:val="Heading2"/>
        <w:spacing w:line="480" w:lineRule="auto"/>
        <w:jc w:val="both"/>
        <w:rPr>
          <w:rFonts w:ascii="Times New Roman" w:hAnsi="Times New Roman" w:cs="Times New Roman"/>
          <w:b/>
          <w:color w:val="4472C4" w:themeColor="accent1"/>
          <w:sz w:val="24"/>
          <w:szCs w:val="24"/>
        </w:rPr>
      </w:pPr>
      <w:bookmarkStart w:id="21" w:name="_Toc531804679"/>
      <w:r w:rsidRPr="00AE5EBA">
        <w:rPr>
          <w:rFonts w:ascii="Times New Roman" w:hAnsi="Times New Roman" w:cs="Times New Roman"/>
          <w:b/>
          <w:color w:val="4472C4" w:themeColor="accent1"/>
          <w:sz w:val="24"/>
          <w:szCs w:val="24"/>
        </w:rPr>
        <w:t>2.7 Seedling Vigor</w:t>
      </w:r>
      <w:bookmarkEnd w:id="21"/>
    </w:p>
    <w:p w14:paraId="3FD74522" w14:textId="77777777" w:rsidR="00BC49AA" w:rsidRPr="00AE5EBA" w:rsidRDefault="00BC49AA" w:rsidP="00280869">
      <w:pPr>
        <w:spacing w:after="0" w:line="480" w:lineRule="auto"/>
        <w:jc w:val="both"/>
        <w:rPr>
          <w:color w:val="4472C4" w:themeColor="accent1"/>
        </w:rPr>
      </w:pPr>
      <w:r w:rsidRPr="00AE5EBA">
        <w:rPr>
          <w:color w:val="4472C4" w:themeColor="accent1"/>
        </w:rPr>
        <w:t xml:space="preserve">The Seedling vigor is the ability of plants to arise rapidly through the substrate including soil or water and cover the surface fast </w:t>
      </w:r>
      <w:r w:rsidRPr="00AE5EBA">
        <w:rPr>
          <w:color w:val="4472C4" w:themeColor="accent1"/>
        </w:rPr>
        <w:fldChar w:fldCharType="begin" w:fldLock="1"/>
      </w:r>
      <w:r w:rsidRPr="00AE5EBA">
        <w:rPr>
          <w:color w:val="4472C4" w:themeColor="accent1"/>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Fukai, 2002)</w:t>
      </w:r>
      <w:r w:rsidRPr="00AE5EBA">
        <w:rPr>
          <w:color w:val="4472C4" w:themeColor="accent1"/>
        </w:rPr>
        <w:fldChar w:fldCharType="end"/>
      </w:r>
      <w:r w:rsidRPr="00AE5EBA">
        <w:rPr>
          <w:color w:val="4472C4" w:themeColor="accent1"/>
        </w:rPr>
        <w:t xml:space="preserve">. Seedling vigor is having an interaction with the all phases of the seedling development from emergence up to the field establishment which enables the seedlings to grow in an agile manner after the germination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w:t>
      </w:r>
      <w:r w:rsidRPr="00AE5EBA">
        <w:rPr>
          <w:color w:val="4472C4" w:themeColor="accent1"/>
        </w:rPr>
        <w:fldChar w:fldCharType="end"/>
      </w:r>
      <w:r w:rsidRPr="00AE5EBA">
        <w:rPr>
          <w:color w:val="4472C4" w:themeColor="accent1"/>
        </w:rPr>
        <w:t xml:space="preserve">. Seedling vigor is a quality character of the seedlings which represents the potency of the seedlings to rapid growth in the nursery stage and this potential change according to the inheritance and the environmental conditions </w:t>
      </w:r>
      <w:r w:rsidRPr="00AE5EBA">
        <w:rPr>
          <w:noProof/>
          <w:color w:val="4472C4" w:themeColor="accent1"/>
        </w:rPr>
        <w:fldChar w:fldCharType="begin" w:fldLock="1"/>
      </w:r>
      <w:r w:rsidRPr="00AE5EBA">
        <w:rPr>
          <w:noProof/>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noProof/>
          <w:color w:val="4472C4" w:themeColor="accent1"/>
        </w:rPr>
        <w:fldChar w:fldCharType="separate"/>
      </w:r>
      <w:r w:rsidRPr="00AE5EBA">
        <w:rPr>
          <w:noProof/>
          <w:color w:val="4472C4" w:themeColor="accent1"/>
        </w:rPr>
        <w:t>(Rani, 2012)</w:t>
      </w:r>
      <w:r w:rsidRPr="00AE5EBA">
        <w:rPr>
          <w:noProof/>
          <w:color w:val="4472C4" w:themeColor="accent1"/>
        </w:rPr>
        <w:fldChar w:fldCharType="end"/>
      </w:r>
      <w:r w:rsidRPr="00AE5EBA">
        <w:rPr>
          <w:color w:val="4472C4" w:themeColor="accent1"/>
        </w:rPr>
        <w:t xml:space="preserve">. </w:t>
      </w:r>
    </w:p>
    <w:p w14:paraId="4083F45B" w14:textId="77777777"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key factor on the successful growth of the transplanted plants is the vigor of the seedlings </w:t>
      </w:r>
      <w:r w:rsidRPr="00AE5EBA">
        <w:rPr>
          <w:color w:val="4472C4" w:themeColor="accent1"/>
        </w:rPr>
        <w:fldChar w:fldCharType="begin" w:fldLock="1"/>
      </w:r>
      <w:r w:rsidRPr="00AE5EBA">
        <w:rPr>
          <w:color w:val="4472C4" w:themeColor="accent1"/>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w:t>
      </w:r>
      <w:r w:rsidRPr="00AE5EBA">
        <w:rPr>
          <w:color w:val="4472C4" w:themeColor="accent1"/>
        </w:rPr>
        <w:fldChar w:fldCharType="end"/>
      </w:r>
      <w:r w:rsidRPr="00AE5EBA">
        <w:rPr>
          <w:color w:val="4472C4" w:themeColor="accent1"/>
        </w:rPr>
        <w:t xml:space="preserve">. The production of vigorous seedlings through better care of the nursery  and transplanting </w:t>
      </w:r>
      <w:r w:rsidRPr="00AE5EBA">
        <w:rPr>
          <w:color w:val="4472C4" w:themeColor="accent1"/>
        </w:rPr>
        <w:lastRenderedPageBreak/>
        <w:t xml:space="preserve">them at the correct age is very essential to obtain high yield in rice cultivation </w:t>
      </w:r>
      <w:r w:rsidRPr="00AE5EBA">
        <w:rPr>
          <w:color w:val="4472C4" w:themeColor="accent1"/>
        </w:rPr>
        <w:fldChar w:fldCharType="begin" w:fldLock="1"/>
      </w:r>
      <w:r w:rsidRPr="00AE5EBA">
        <w:rPr>
          <w:color w:val="4472C4" w:themeColor="accent1"/>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 Sarwar et al., 2011)</w:t>
      </w:r>
      <w:r w:rsidRPr="00AE5EBA">
        <w:rPr>
          <w:color w:val="4472C4" w:themeColor="accent1"/>
        </w:rPr>
        <w:fldChar w:fldCharType="end"/>
      </w:r>
      <w:r w:rsidRPr="00AE5EBA">
        <w:rPr>
          <w:color w:val="4472C4" w:themeColor="accent1"/>
        </w:rPr>
        <w:t xml:space="preserve">. According to the </w:t>
      </w:r>
      <w:r w:rsidRPr="00AE5EBA">
        <w:rPr>
          <w:color w:val="4472C4" w:themeColor="accent1"/>
        </w:rPr>
        <w:fldChar w:fldCharType="begin" w:fldLock="1"/>
      </w:r>
      <w:r w:rsidRPr="00AE5EBA">
        <w:rPr>
          <w:color w:val="4472C4" w:themeColor="accent1"/>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w:t>
      </w:r>
      <w:r w:rsidRPr="00AE5EBA">
        <w:rPr>
          <w:color w:val="4472C4" w:themeColor="accent1"/>
        </w:rPr>
        <w:fldChar w:fldCharType="end"/>
      </w:r>
      <w:r w:rsidRPr="00AE5EBA">
        <w:rPr>
          <w:color w:val="4472C4" w:themeColor="accent1"/>
        </w:rPr>
        <w:t xml:space="preserve"> increased seedling vigor can be classified as an important attribute which determines the final grain yield obtained. An extra care on the nursery is very important to get vigorous seedlings to transplant in the field </w:t>
      </w:r>
      <w:r w:rsidRPr="00AE5EBA">
        <w:rPr>
          <w:color w:val="4472C4" w:themeColor="accent1"/>
        </w:rPr>
        <w:fldChar w:fldCharType="begin" w:fldLock="1"/>
      </w:r>
      <w:r w:rsidRPr="00AE5EBA">
        <w:rPr>
          <w:color w:val="4472C4" w:themeColor="accent1"/>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Islam and Salam, 2017)</w:t>
      </w:r>
      <w:r w:rsidRPr="00AE5EBA">
        <w:rPr>
          <w:color w:val="4472C4" w:themeColor="accent1"/>
        </w:rPr>
        <w:fldChar w:fldCharType="end"/>
      </w:r>
      <w:r w:rsidRPr="00AE5EBA">
        <w:rPr>
          <w:color w:val="4472C4" w:themeColor="accent1"/>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E5EBA">
        <w:rPr>
          <w:color w:val="4472C4" w:themeColor="accent1"/>
        </w:rPr>
        <w:fldChar w:fldCharType="begin" w:fldLock="1"/>
      </w:r>
      <w:r w:rsidRPr="00AE5EBA">
        <w:rPr>
          <w:color w:val="4472C4" w:themeColor="accent1"/>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hosh and Suman, 2011)</w:t>
      </w:r>
      <w:r w:rsidRPr="00AE5EBA">
        <w:rPr>
          <w:color w:val="4472C4" w:themeColor="accent1"/>
        </w:rPr>
        <w:fldChar w:fldCharType="end"/>
      </w:r>
      <w:r w:rsidRPr="00AE5EBA">
        <w:rPr>
          <w:color w:val="4472C4" w:themeColor="accent1"/>
        </w:rPr>
        <w:t>.</w:t>
      </w:r>
    </w:p>
    <w:p w14:paraId="21421A15" w14:textId="4BB9710E"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eedling vigor is having an positive correlation with the early crop vigor after field established which decided the effectiveness of the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Panda et al., 1991)</w:t>
      </w:r>
      <w:r w:rsidRPr="00AE5EBA">
        <w:rPr>
          <w:color w:val="4472C4" w:themeColor="accent1"/>
        </w:rPr>
        <w:fldChar w:fldCharType="end"/>
      </w:r>
      <w:r w:rsidRPr="00AE5EBA">
        <w:rPr>
          <w:color w:val="4472C4" w:themeColor="accent1"/>
        </w:rPr>
        <w:t xml:space="preserve">. The vigorous seedlings after transplanted showed morphological differences in the growth of both above ground and below ground parts </w:t>
      </w:r>
      <w:r w:rsidRPr="00AE5EBA">
        <w:rPr>
          <w:color w:val="4472C4" w:themeColor="accent1"/>
        </w:rPr>
        <w:fldChar w:fldCharType="begin" w:fldLock="1"/>
      </w:r>
      <w:r w:rsidRPr="00AE5EBA">
        <w:rPr>
          <w:color w:val="4472C4" w:themeColor="accent1"/>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Hoshikawa and Ishi, 1974)</w:t>
      </w:r>
      <w:r w:rsidRPr="00AE5EBA">
        <w:rPr>
          <w:color w:val="4472C4" w:themeColor="accent1"/>
        </w:rPr>
        <w:fldChar w:fldCharType="end"/>
      </w:r>
      <w:r w:rsidRPr="00AE5EBA">
        <w:rPr>
          <w:color w:val="4472C4" w:themeColor="accent1"/>
        </w:rPr>
        <w:t xml:space="preserve">. The seedling vigor associated with the shoot length, root length, leaf area, seedling dry weight, plant viability and the uniformity </w:t>
      </w:r>
      <w:r w:rsidRPr="00AE5EBA">
        <w:rPr>
          <w:color w:val="4472C4" w:themeColor="accent1"/>
        </w:rPr>
        <w:fldChar w:fldCharType="begin" w:fldLock="1"/>
      </w:r>
      <w:r w:rsidRPr="00AE5EBA">
        <w:rPr>
          <w:color w:val="4472C4" w:themeColor="accent1"/>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 Matsuo and Hoshikawa, 1993; Rajendran et al., 2005)</w:t>
      </w:r>
      <w:r w:rsidRPr="00AE5EBA">
        <w:rPr>
          <w:color w:val="4472C4" w:themeColor="accent1"/>
        </w:rPr>
        <w:fldChar w:fldCharType="end"/>
      </w:r>
      <w:r w:rsidRPr="00AE5EBA">
        <w:rPr>
          <w:color w:val="4472C4" w:themeColor="accent1"/>
        </w:rP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rist, 1975)</w:t>
      </w:r>
      <w:r w:rsidRPr="00AE5EBA">
        <w:rPr>
          <w:color w:val="4472C4" w:themeColor="accent1"/>
        </w:rPr>
        <w:fldChar w:fldCharType="end"/>
      </w:r>
      <w:r w:rsidRPr="00AE5EBA">
        <w:rPr>
          <w:color w:val="4472C4" w:themeColor="accent1"/>
        </w:rPr>
        <w:t>.</w:t>
      </w:r>
    </w:p>
    <w:p w14:paraId="7FEF54FE" w14:textId="1C90A6B2"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E5EBA">
        <w:rPr>
          <w:color w:val="4472C4" w:themeColor="accent1"/>
        </w:rPr>
        <w:fldChar w:fldCharType="begin" w:fldLock="1"/>
      </w:r>
      <w:r w:rsidR="000B33CD" w:rsidRPr="00AE5EBA">
        <w:rPr>
          <w:color w:val="4472C4" w:themeColor="accent1"/>
        </w:rP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Akram, n.d.; Ellis, 1992)</w:t>
      </w:r>
      <w:r w:rsidRPr="00AE5EBA">
        <w:rPr>
          <w:color w:val="4472C4" w:themeColor="accent1"/>
        </w:rPr>
        <w:fldChar w:fldCharType="end"/>
      </w:r>
      <w:r w:rsidRPr="00AE5EBA">
        <w:rPr>
          <w:color w:val="4472C4" w:themeColor="accent1"/>
        </w:rPr>
        <w:t xml:space="preserve">. The main factor which decides the final rice yield obtain from the transplanted rice is due to the seedling vigor obtained through different nursery treatments </w:t>
      </w:r>
      <w:r w:rsidRPr="00AE5EBA">
        <w:rPr>
          <w:color w:val="4472C4" w:themeColor="accent1"/>
        </w:rPr>
        <w:fldChar w:fldCharType="begin" w:fldLock="1"/>
      </w:r>
      <w:r w:rsidRPr="00AE5EBA">
        <w:rPr>
          <w:color w:val="4472C4" w:themeColor="accent1"/>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 Nachit, n.d.; Rani, 2012; Ros et al., 2003)</w:t>
      </w:r>
      <w:r w:rsidRPr="00AE5EBA">
        <w:rPr>
          <w:color w:val="4472C4" w:themeColor="accent1"/>
        </w:rPr>
        <w:fldChar w:fldCharType="end"/>
      </w:r>
      <w:r w:rsidRPr="00AE5EBA">
        <w:rPr>
          <w:color w:val="4472C4" w:themeColor="accent1"/>
        </w:rPr>
        <w:t xml:space="preserve">. The increased growth vigor at the nursery stage is having a significant </w:t>
      </w:r>
      <w:r w:rsidRPr="00AE5EBA">
        <w:rPr>
          <w:color w:val="4472C4" w:themeColor="accent1"/>
        </w:rPr>
        <w:lastRenderedPageBreak/>
        <w:t xml:space="preserve">co relation with the tillering ability in the field which subsequently increases the final yield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Nachit, n.d.; Rani, 2012; Sarwar et al., 2014; Tekrony and Egli, 1991)</w:t>
      </w:r>
      <w:r w:rsidRPr="00AE5EBA">
        <w:rPr>
          <w:color w:val="4472C4" w:themeColor="accent1"/>
        </w:rPr>
        <w:fldChar w:fldCharType="end"/>
      </w:r>
      <w:r w:rsidRPr="00AE5EBA">
        <w:rPr>
          <w:color w:val="4472C4" w:themeColor="accent1"/>
        </w:rP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w:t>
      </w:r>
      <w:r w:rsidRPr="00DA0867">
        <w:rPr>
          <w:rFonts w:ascii="Calibri" w:hAnsi="Calibri" w:cs="Times New Roman"/>
          <w:noProof/>
          <w:szCs w:val="24"/>
        </w:rPr>
        <w:lastRenderedPageBreak/>
        <w:t>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Perera, B.M.K., Dhanapala, M.P., Wickremasinghe, D.B., Fazekas, C., Wetselaar, R., 1990. Agronomic aspects of the rice yield gap between farmer and researcher, in: Menz, K.M. (Ed.), Rice Production in Sri Lanka, A Combined Agronomic/Economic Study in the Internlediate and Dry Zones. </w:t>
      </w:r>
      <w:r w:rsidRPr="00DA0867">
        <w:rPr>
          <w:rFonts w:ascii="Calibri" w:hAnsi="Calibri" w:cs="Times New Roman"/>
          <w:noProof/>
          <w:szCs w:val="24"/>
        </w:rPr>
        <w:lastRenderedPageBreak/>
        <w:t>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A.S., 2012. RICE YIELD AS AFFECTED BY SEEDLING VIGOUR THROUGH NUTRIENT MANAGEMENT 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Septiningsih, E.M., Prasetiyono, J., Lubis, E., Tai, T.H., Tjubaryat, T., Moeljopawiro, S., McCouch, S.R., </w:t>
      </w:r>
      <w:r w:rsidRPr="00DA0867">
        <w:rPr>
          <w:rFonts w:ascii="Calibri" w:hAnsi="Calibri" w:cs="Times New Roman"/>
          <w:noProof/>
          <w:szCs w:val="24"/>
        </w:rPr>
        <w:lastRenderedPageBreak/>
        <w:t>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Weerakoon, W.M.W., Mutunayake, M.M.P., Bandara, C., Rao, A.N., Bhandari, D.C., Ladha, J.K., 2011. </w:t>
      </w:r>
      <w:r w:rsidRPr="00DA0867">
        <w:rPr>
          <w:rFonts w:ascii="Calibri" w:hAnsi="Calibri" w:cs="Times New Roman"/>
          <w:noProof/>
          <w:szCs w:val="24"/>
        </w:rPr>
        <w:lastRenderedPageBreak/>
        <w:t>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F8BC7" w14:textId="77777777" w:rsidR="007C4235" w:rsidRDefault="007C4235" w:rsidP="00645C49">
      <w:pPr>
        <w:spacing w:after="0" w:line="240" w:lineRule="auto"/>
      </w:pPr>
      <w:r>
        <w:separator/>
      </w:r>
    </w:p>
  </w:endnote>
  <w:endnote w:type="continuationSeparator" w:id="0">
    <w:p w14:paraId="6AC4732F" w14:textId="77777777" w:rsidR="007C4235" w:rsidRDefault="007C4235"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E9AF8" w14:textId="77777777" w:rsidR="007C4235" w:rsidRDefault="007C4235" w:rsidP="00645C49">
      <w:pPr>
        <w:spacing w:after="0" w:line="240" w:lineRule="auto"/>
      </w:pPr>
      <w:r>
        <w:separator/>
      </w:r>
    </w:p>
  </w:footnote>
  <w:footnote w:type="continuationSeparator" w:id="0">
    <w:p w14:paraId="3F55F134" w14:textId="77777777" w:rsidR="007C4235" w:rsidRDefault="007C4235"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sFAPz57eQ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4F31"/>
    <w:rsid w:val="00097298"/>
    <w:rsid w:val="000A7D27"/>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197"/>
    <w:rsid w:val="004E62B6"/>
    <w:rsid w:val="004F1D48"/>
    <w:rsid w:val="00501952"/>
    <w:rsid w:val="005038AE"/>
    <w:rsid w:val="00526C0B"/>
    <w:rsid w:val="0053298F"/>
    <w:rsid w:val="00535DB9"/>
    <w:rsid w:val="00543295"/>
    <w:rsid w:val="00577BB9"/>
    <w:rsid w:val="005835BB"/>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27383"/>
    <w:rsid w:val="007570B7"/>
    <w:rsid w:val="007617F9"/>
    <w:rsid w:val="00774C51"/>
    <w:rsid w:val="007941AD"/>
    <w:rsid w:val="00794DE5"/>
    <w:rsid w:val="0079584C"/>
    <w:rsid w:val="007A0936"/>
    <w:rsid w:val="007B10EA"/>
    <w:rsid w:val="007B7AD7"/>
    <w:rsid w:val="007C4235"/>
    <w:rsid w:val="007D0702"/>
    <w:rsid w:val="007D23A8"/>
    <w:rsid w:val="007E3332"/>
    <w:rsid w:val="007E6D8A"/>
    <w:rsid w:val="0080245B"/>
    <w:rsid w:val="008040DD"/>
    <w:rsid w:val="00817C36"/>
    <w:rsid w:val="0082642E"/>
    <w:rsid w:val="008266F0"/>
    <w:rsid w:val="008333CC"/>
    <w:rsid w:val="00833625"/>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272D4"/>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E5EBA"/>
    <w:rsid w:val="00AF500A"/>
    <w:rsid w:val="00B03352"/>
    <w:rsid w:val="00B06EF0"/>
    <w:rsid w:val="00B10115"/>
    <w:rsid w:val="00B108CB"/>
    <w:rsid w:val="00B119B6"/>
    <w:rsid w:val="00B12BAC"/>
    <w:rsid w:val="00B13339"/>
    <w:rsid w:val="00B233DC"/>
    <w:rsid w:val="00B26039"/>
    <w:rsid w:val="00B37937"/>
    <w:rsid w:val="00B46727"/>
    <w:rsid w:val="00B53278"/>
    <w:rsid w:val="00B5547D"/>
    <w:rsid w:val="00B646B0"/>
    <w:rsid w:val="00B801D7"/>
    <w:rsid w:val="00B902F2"/>
    <w:rsid w:val="00B91552"/>
    <w:rsid w:val="00B91A4A"/>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166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C7292-12D3-4682-938C-7FE3C16FB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8</TotalTime>
  <Pages>37</Pages>
  <Words>56550</Words>
  <Characters>322340</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02</cp:revision>
  <dcterms:created xsi:type="dcterms:W3CDTF">2018-11-18T06:18:00Z</dcterms:created>
  <dcterms:modified xsi:type="dcterms:W3CDTF">2018-12-2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